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1302C" w:rsidRPr="00DE35F3" w:rsidRDefault="0021302C" w:rsidP="0021302C">
      <w:pPr>
        <w:pStyle w:val="Judul"/>
        <w:jc w:val="center"/>
        <w:rPr>
          <w:rFonts w:cs="Times New Roman"/>
          <w:sz w:val="28"/>
          <w:lang w:val="en-US"/>
        </w:rPr>
      </w:pPr>
      <w:r w:rsidRPr="00DE35F3">
        <w:rPr>
          <w:rFonts w:cs="Times New Roman"/>
          <w:sz w:val="28"/>
        </w:rPr>
        <w:t>DAFTAR PUSTAKA</w:t>
      </w:r>
    </w:p>
    <w:p w:rsidR="003C6257" w:rsidRPr="00DE35F3" w:rsidRDefault="003C6257" w:rsidP="00DE35F3">
      <w:pPr>
        <w:jc w:val="both"/>
        <w:rPr>
          <w:rFonts w:ascii="Times New Roman" w:hAnsi="Times New Roman" w:cs="Times New Roman"/>
        </w:rPr>
      </w:pPr>
    </w:p>
    <w:p w:rsidR="0021302C" w:rsidRPr="00DE35F3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E35F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35F3">
        <w:rPr>
          <w:rFonts w:ascii="Times New Roman" w:hAnsi="Times New Roman" w:cs="Times New Roman"/>
          <w:sz w:val="24"/>
          <w:szCs w:val="24"/>
        </w:rPr>
        <w:fldChar w:fldCharType="separate"/>
      </w:r>
      <w:r w:rsidR="00471C81">
        <w:rPr>
          <w:rFonts w:ascii="Times New Roman" w:hAnsi="Times New Roman" w:cs="Times New Roman"/>
          <w:noProof/>
          <w:sz w:val="24"/>
          <w:szCs w:val="24"/>
        </w:rPr>
        <w:t>Amin, M. M. (2014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). Image Steganography Dengan Metode Least Significant Bit (Lsb)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CSRID (Computer Science Research and Its Development Journal)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1), 53. https://doi.org/10.22303/csrid.6.1.2014.53-64</w:t>
      </w:r>
    </w:p>
    <w:p w:rsidR="0021302C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Choirunnisa, D. N., Hidayat, B., &amp; Andini, N. (2018)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Steganografi Citra Berbasis Discrete Cosine Transform</w:t>
      </w:r>
      <w:r w:rsidR="00471C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471C81" w:rsidRPr="00471C81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A21A3E">
        <w:rPr>
          <w:rFonts w:ascii="Times New Roman" w:hAnsi="Times New Roman" w:cs="Times New Roman"/>
          <w:i/>
          <w:iCs/>
          <w:noProof/>
          <w:sz w:val="24"/>
          <w:szCs w:val="24"/>
        </w:rPr>
        <w:t>engan</w:t>
      </w:r>
      <w:r w:rsidR="00471C81" w:rsidRPr="00471C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 w:rsidR="00A21A3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nggunakan </w:t>
      </w:r>
      <w:r w:rsidR="00471C81" w:rsidRPr="00471C81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A21A3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et </w:t>
      </w:r>
      <w:r w:rsidR="00471C81" w:rsidRPr="00471C81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="00A21A3E">
        <w:rPr>
          <w:rFonts w:ascii="Times New Roman" w:hAnsi="Times New Roman" w:cs="Times New Roman"/>
          <w:i/>
          <w:iCs/>
          <w:noProof/>
          <w:sz w:val="24"/>
          <w:szCs w:val="24"/>
        </w:rPr>
        <w:t>ibonacci</w:t>
      </w:r>
      <w:r w:rsidRPr="00DE35F3">
        <w:rPr>
          <w:rFonts w:ascii="Times New Roman" w:hAnsi="Times New Roman" w:cs="Times New Roman"/>
          <w:noProof/>
          <w:sz w:val="24"/>
          <w:szCs w:val="24"/>
        </w:rPr>
        <w:t>. 31–36.</w:t>
      </w:r>
    </w:p>
    <w:p w:rsidR="00DE35F3" w:rsidRPr="00DE35F3" w:rsidRDefault="00DE35F3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armayanti, &amp; Awang Harsa.K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SISTEM STEGANOGRAFI PADA CITRA DIGITAL MENGGUNAKAN LEAST</w:t>
      </w:r>
      <w:r w:rsidR="00471C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471C81" w:rsidRPr="00471C81">
        <w:rPr>
          <w:rFonts w:ascii="Times New Roman" w:hAnsi="Times New Roman" w:cs="Times New Roman"/>
          <w:i/>
          <w:iCs/>
          <w:noProof/>
          <w:sz w:val="24"/>
          <w:szCs w:val="24"/>
        </w:rPr>
        <w:t>SIGNIFICANT BIT</w:t>
      </w:r>
      <w:r w:rsidR="00471C81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responding Author : maherza.qhadafi@gmail.com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21302C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Fauzi, A., &amp; Rahayu, R. P. (2017)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Penerapan Metode End Of File Pada Steganografi Citra Gambar dengan Memanfaatkan Algoritma Affine Cipher sebagai Keamanan Pesan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2), 38–44.</w:t>
      </w:r>
    </w:p>
    <w:p w:rsidR="0021302C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Lubis, A. A., Wong, N. P., Arfiandi, I., Damanik, V. I., &amp; Maulana, A. (2015). Steganografi pada Citra dengan Metode MLSB dan Enkripsi Triple Transposition Vigenere Cipher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2), 125–134.</w:t>
      </w:r>
    </w:p>
    <w:p w:rsidR="009848BF" w:rsidRPr="009848BF" w:rsidRDefault="009848BF" w:rsidP="009848B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848BF">
        <w:rPr>
          <w:rFonts w:ascii="Times New Roman" w:hAnsi="Times New Roman" w:cs="Times New Roman"/>
          <w:sz w:val="24"/>
        </w:rPr>
        <w:fldChar w:fldCharType="begin" w:fldLock="1"/>
      </w:r>
      <w:r w:rsidRPr="009848BF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9848BF">
        <w:rPr>
          <w:rFonts w:ascii="Times New Roman" w:hAnsi="Times New Roman" w:cs="Times New Roman"/>
          <w:sz w:val="24"/>
        </w:rPr>
        <w:fldChar w:fldCharType="separate"/>
      </w:r>
      <w:r w:rsidRPr="009848BF">
        <w:rPr>
          <w:rFonts w:ascii="Times New Roman" w:hAnsi="Times New Roman" w:cs="Times New Roman"/>
          <w:noProof/>
          <w:sz w:val="24"/>
          <w:szCs w:val="24"/>
        </w:rPr>
        <w:t xml:space="preserve">Maynarda, R., Setiadi, A., Akhirianto, P. M., Lase, M., &amp; Junaidi, A. (2018). </w:t>
      </w:r>
      <w:r w:rsidRPr="009848BF">
        <w:rPr>
          <w:rFonts w:ascii="Times New Roman" w:hAnsi="Times New Roman" w:cs="Times New Roman"/>
          <w:i/>
          <w:iCs/>
          <w:noProof/>
          <w:sz w:val="24"/>
          <w:szCs w:val="24"/>
        </w:rPr>
        <w:t>Implementasi Steganografi dengan Metode Least Significant Bit Menggunakan Bahasa Android</w:t>
      </w:r>
      <w:r w:rsidRPr="009848BF">
        <w:rPr>
          <w:rFonts w:ascii="Times New Roman" w:hAnsi="Times New Roman" w:cs="Times New Roman"/>
          <w:noProof/>
          <w:sz w:val="24"/>
          <w:szCs w:val="24"/>
        </w:rPr>
        <w:t>. 249–256.</w:t>
      </w:r>
    </w:p>
    <w:p w:rsidR="00A21A3E" w:rsidRPr="00DE35F3" w:rsidRDefault="009848BF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48BF">
        <w:rPr>
          <w:rFonts w:ascii="Times New Roman" w:hAnsi="Times New Roman" w:cs="Times New Roman"/>
          <w:sz w:val="24"/>
        </w:rPr>
        <w:fldChar w:fldCharType="end"/>
      </w:r>
      <w:r w:rsidR="00A21A3E">
        <w:rPr>
          <w:rFonts w:ascii="Times New Roman" w:hAnsi="Times New Roman" w:cs="Times New Roman"/>
          <w:noProof/>
          <w:sz w:val="24"/>
          <w:szCs w:val="24"/>
        </w:rPr>
        <w:t>Pardosi I. A., Megawan S., Sembiring N. P., Barbara Purba</w:t>
      </w:r>
      <w:r w:rsidR="00A21A3E" w:rsidRPr="00DE35F3">
        <w:rPr>
          <w:rFonts w:ascii="Times New Roman" w:hAnsi="Times New Roman" w:cs="Times New Roman"/>
          <w:noProof/>
          <w:sz w:val="24"/>
          <w:szCs w:val="24"/>
        </w:rPr>
        <w:t xml:space="preserve"> S. L. (2015). Aplikasi Penyembunyian Pesan Pada Citra Dengan Metode AES Kriptografi dan Enhanced LSB Steganografi. </w:t>
      </w:r>
      <w:r w:rsidR="00A21A3E"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JSM (Jurnal SIFO Mikroskil)</w:t>
      </w:r>
      <w:r w:rsidR="00A21A3E" w:rsidRPr="00DE35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A21A3E"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="00A21A3E">
        <w:rPr>
          <w:rFonts w:ascii="Times New Roman" w:hAnsi="Times New Roman" w:cs="Times New Roman"/>
          <w:noProof/>
          <w:sz w:val="24"/>
          <w:szCs w:val="24"/>
        </w:rPr>
        <w:t>(2), 135–144.</w:t>
      </w:r>
    </w:p>
    <w:p w:rsidR="00A21A3E" w:rsidRPr="00DE35F3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Prawirawan, A., Gunawan, I., Si, S., Ramadhan, R., Si, S., &amp; Cs, M. (2012)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Implementasi Discrete Wavelet Transform untuk Penyisipan Teks pada Gambar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21302C" w:rsidRPr="00DE35F3" w:rsidRDefault="00DE35F3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tri</w:t>
      </w:r>
      <w:r w:rsidR="0021302C" w:rsidRPr="00DE35F3">
        <w:rPr>
          <w:rFonts w:ascii="Times New Roman" w:hAnsi="Times New Roman" w:cs="Times New Roman"/>
          <w:noProof/>
          <w:sz w:val="24"/>
          <w:szCs w:val="24"/>
        </w:rPr>
        <w:t xml:space="preserve"> T. E., Al Fauz</w:t>
      </w:r>
      <w:r>
        <w:rPr>
          <w:rFonts w:ascii="Times New Roman" w:hAnsi="Times New Roman" w:cs="Times New Roman"/>
          <w:noProof/>
          <w:sz w:val="24"/>
          <w:szCs w:val="24"/>
        </w:rPr>
        <w:t>an, M. R., &amp; Sejati, P. A. (2017</w:t>
      </w:r>
      <w:r w:rsidR="0021302C" w:rsidRPr="00DE35F3">
        <w:rPr>
          <w:rFonts w:ascii="Times New Roman" w:hAnsi="Times New Roman" w:cs="Times New Roman"/>
          <w:noProof/>
          <w:sz w:val="24"/>
          <w:szCs w:val="24"/>
        </w:rPr>
        <w:t xml:space="preserve">). Perbaikan Algoritma Steganografi Teknik Least Significant Bits Untuk Aplikasi Keamanan Data. </w:t>
      </w:r>
      <w:r w:rsidR="0021302C"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Journal Online of Physics</w:t>
      </w:r>
      <w:r w:rsidR="0021302C" w:rsidRPr="00DE35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1302C"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21302C" w:rsidRPr="00DE35F3">
        <w:rPr>
          <w:rFonts w:ascii="Times New Roman" w:hAnsi="Times New Roman" w:cs="Times New Roman"/>
          <w:noProof/>
          <w:sz w:val="24"/>
          <w:szCs w:val="24"/>
        </w:rPr>
        <w:t>(1), 27–32. https://doi.org/10.22437/jop.v3i1.5343</w:t>
      </w:r>
    </w:p>
    <w:p w:rsidR="00471C81" w:rsidRPr="00DE35F3" w:rsidRDefault="0021302C" w:rsidP="00DE35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Rohayah, S., Sasmito, G. W., &amp; Somantri, O. (2015). Aplikasi steganografi untuk penyisipan pesan.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</w:t>
      </w:r>
      <w:r w:rsidRPr="00DE35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5F3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E35F3">
        <w:rPr>
          <w:rFonts w:ascii="Times New Roman" w:hAnsi="Times New Roman" w:cs="Times New Roman"/>
          <w:noProof/>
          <w:sz w:val="24"/>
          <w:szCs w:val="24"/>
        </w:rPr>
        <w:t>(1), 975–981.</w:t>
      </w:r>
    </w:p>
    <w:p w:rsidR="0021302C" w:rsidRPr="00DE35F3" w:rsidRDefault="0021302C" w:rsidP="00DE35F3">
      <w:pPr>
        <w:jc w:val="both"/>
        <w:rPr>
          <w:rFonts w:ascii="Times New Roman" w:hAnsi="Times New Roman" w:cs="Times New Roman"/>
        </w:rPr>
      </w:pPr>
      <w:r w:rsidRPr="00DE35F3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21302C" w:rsidRPr="00DE35F3" w:rsidSect="00DB41C3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55AC"/>
    <w:rsid w:val="0021302C"/>
    <w:rsid w:val="00301445"/>
    <w:rsid w:val="003C6257"/>
    <w:rsid w:val="00471C81"/>
    <w:rsid w:val="005611FC"/>
    <w:rsid w:val="00593F41"/>
    <w:rsid w:val="007E2E0C"/>
    <w:rsid w:val="008A35BE"/>
    <w:rsid w:val="00966D44"/>
    <w:rsid w:val="009848BF"/>
    <w:rsid w:val="009C55AC"/>
    <w:rsid w:val="009F6B55"/>
    <w:rsid w:val="00A21A3E"/>
    <w:rsid w:val="00C31E37"/>
    <w:rsid w:val="00DB41C3"/>
    <w:rsid w:val="00DE35F3"/>
    <w:rsid w:val="00FE6C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3B69383-EA1F-4CAD-BB93-8734B93FE9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66D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01445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66D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Judul">
    <w:name w:val="Judul"/>
    <w:link w:val="JudulChar"/>
    <w:qFormat/>
    <w:rsid w:val="0021302C"/>
    <w:pPr>
      <w:jc w:val="both"/>
    </w:pPr>
    <w:rPr>
      <w:rFonts w:ascii="Times New Roman" w:hAnsi="Times New Roman"/>
      <w:b/>
      <w:sz w:val="24"/>
    </w:rPr>
  </w:style>
  <w:style w:type="character" w:customStyle="1" w:styleId="JudulChar">
    <w:name w:val="Judul Char"/>
    <w:basedOn w:val="DefaultParagraphFont"/>
    <w:link w:val="Judul"/>
    <w:rsid w:val="0021302C"/>
    <w:rPr>
      <w:rFonts w:ascii="Times New Roman" w:hAnsi="Times New Roman"/>
      <w:b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EEA52A-965A-493D-8B1E-E0D76A27A8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5</Words>
  <Characters>163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—— ——</cp:lastModifiedBy>
  <cp:revision>2</cp:revision>
  <dcterms:created xsi:type="dcterms:W3CDTF">2019-12-18T20:14:00Z</dcterms:created>
  <dcterms:modified xsi:type="dcterms:W3CDTF">2019-12-18T2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aebb184-2e4d-31c9-94f8-cc300c719a7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eat-science</vt:lpwstr>
  </property>
  <property fmtid="{D5CDD505-2E9C-101B-9397-08002B2CF9AE}" pid="20" name="Mendeley Recent Style Name 7_1">
    <vt:lpwstr>Meat Scienc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